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w:t>
      </w:r>
      <w:proofErr w:type="gramStart"/>
      <w:r w:rsidR="006039DE">
        <w:t>e.g.</w:t>
      </w:r>
      <w:proofErr w:type="gramEnd"/>
      <w:r w:rsidR="006039DE">
        <w:t xml:space="preserve">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FF1487"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proofErr w:type="gramStart"/>
      <w:r w:rsidR="004628C2" w:rsidRPr="004628C2">
        <w:rPr>
          <w:i/>
          <w:iCs/>
        </w:rPr>
        <w:t>H</w:t>
      </w:r>
      <w:proofErr w:type="gramEnd"/>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01A75A01"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proofErr w:type="gramStart"/>
      <w:r w:rsidR="001860BC">
        <w:t>large amounts</w:t>
      </w:r>
      <w:proofErr w:type="gramEnd"/>
      <w:r w:rsidR="001860BC">
        <w:t xml:space="preserve">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9534EB">
        <w:t>In fact, according to the national FI, Mexican TMCF</w:t>
      </w:r>
      <w:r w:rsidR="002621A4">
        <w:t xml:space="preserve"> exhibit more AGB than lowland tropical forests (CONAFOR). </w:t>
      </w:r>
      <w:r w:rsidR="000338C9">
        <w:t>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w:t>
      </w:r>
      <w:r w:rsidR="00752CDF">
        <w:t>influenced</w:t>
      </w:r>
      <w:r w:rsidR="004921C3">
        <w:t xml:space="preserve"> by land use</w:t>
      </w:r>
      <w:r w:rsidR="009A7289">
        <w:t xml:space="preserve"> </w:t>
      </w:r>
      <w:r w:rsidR="009A7289">
        <w:fldChar w:fldCharType="begin" w:fldLock="1"/>
      </w:r>
      <w:r w:rsidR="009A7289">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rsidR="009A7289">
        <w:fldChar w:fldCharType="separate"/>
      </w:r>
      <w:r w:rsidR="009A7289" w:rsidRPr="009A7289">
        <w:rPr>
          <w:noProof/>
        </w:rPr>
        <w:t>(Cartus et al., 2014)</w:t>
      </w:r>
      <w:r w:rsidR="009A7289">
        <w:fldChar w:fldCharType="end"/>
      </w:r>
      <w:r w:rsidR="004921C3">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 xml:space="preserve">in </w:t>
      </w:r>
      <w:r w:rsidR="000405C7">
        <w:t>these forests</w:t>
      </w:r>
      <w:r w:rsidR="000405C7">
        <w:t xml:space="preserve"> (refs).</w:t>
      </w:r>
      <w:r w:rsidR="00E97970">
        <w:t xml:space="preserve"> </w:t>
      </w:r>
      <w:r w:rsidR="001F4B95">
        <w:t xml:space="preserve">Here, </w:t>
      </w:r>
      <w:r w:rsidR="009A7289">
        <w:t>using the Mexican Forest Inventory</w:t>
      </w:r>
      <w:r w:rsidR="00AF5226">
        <w:t xml:space="preserve"> data</w:t>
      </w:r>
      <w:r w:rsidR="009A7289">
        <w:t xml:space="preserve"> (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43C8D54D" w14:textId="3B230610" w:rsidR="006E6EFF" w:rsidRDefault="009B3484">
      <w:r>
        <w:tab/>
      </w:r>
      <w:r w:rsidR="00990D49">
        <w:t xml:space="preserve">The studied sites </w:t>
      </w:r>
      <w:r w:rsidR="00AE59CA">
        <w:t>are heterogeneous landscapes where forest patches are interspersed with agricultural and grazing lands</w:t>
      </w:r>
      <w:r w:rsidR="00305E64">
        <w:t xml:space="preserve">, as commonly found in tropical forests (Refs). </w:t>
      </w:r>
      <w:r w:rsidR="00AE59CA">
        <w:t xml:space="preserve">Thus, sites show a variety of landscape compositions from those dominated by mature forest to those mostly covered by young fallows and agricultural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EA56E2">
        <w:t xml:space="preserve"> and being</w:t>
      </w:r>
      <w:r w:rsidR="009A7289">
        <w:t xml:space="preserve"> </w:t>
      </w:r>
      <w:r w:rsidR="00A74D97">
        <w:t xml:space="preserve">in line with Santoro et </w:t>
      </w:r>
      <w:proofErr w:type="spellStart"/>
      <w:r w:rsidR="00A74D97">
        <w:t>al’s</w:t>
      </w:r>
      <w:proofErr w:type="spellEnd"/>
      <w:r w:rsidR="00A74D97">
        <w:t xml:space="preserve"> (2021) and </w:t>
      </w:r>
      <w:proofErr w:type="spellStart"/>
      <w:r w:rsidR="00A74D97">
        <w:t>Avitabile</w:t>
      </w:r>
      <w:proofErr w:type="spellEnd"/>
      <w:r w:rsidR="00A74D97">
        <w:t xml:space="preserve"> et </w:t>
      </w:r>
      <w:proofErr w:type="spellStart"/>
      <w:r w:rsidR="00A74D97">
        <w:t>al’s</w:t>
      </w:r>
      <w:proofErr w:type="spellEnd"/>
      <w:r w:rsidR="00A74D97">
        <w:t xml:space="preserve"> </w:t>
      </w:r>
      <w:r w:rsidR="00BE7D15">
        <w:t xml:space="preserve">(2012) </w:t>
      </w:r>
      <w:r w:rsidR="00A74D97">
        <w:t xml:space="preserve">estimates for the region, but lower than </w:t>
      </w:r>
      <w:r w:rsidR="005024C4">
        <w:t xml:space="preserve">those in </w:t>
      </w:r>
      <w:r w:rsidR="00A74D97">
        <w:t xml:space="preserve">Saatchi et </w:t>
      </w:r>
      <w:proofErr w:type="spellStart"/>
      <w:r w:rsidR="00A74D97">
        <w:t>al’s</w:t>
      </w:r>
      <w:proofErr w:type="spellEnd"/>
      <w:r w:rsidR="00A74D97">
        <w:t xml:space="preserve"> </w:t>
      </w:r>
      <w:r w:rsidR="005024C4">
        <w:t xml:space="preserve">map </w:t>
      </w:r>
      <w:r w:rsidR="00A74D97">
        <w:t xml:space="preserve">(2011). </w:t>
      </w:r>
      <w:r w:rsidR="00FA09A3">
        <w:t>AGB estimated here is higher</w:t>
      </w:r>
      <w:r w:rsidR="00F526A5">
        <w:t xml:space="preserve"> than the average value reported</w:t>
      </w:r>
      <w:r w:rsidR="00A22A11">
        <w:t xml:space="preserve"> in</w:t>
      </w:r>
      <w:r w:rsidR="00F526A5">
        <w:t xml:space="preserve"> </w:t>
      </w:r>
      <w:r w:rsidR="00A22A11">
        <w:t xml:space="preserve">the FI results </w:t>
      </w:r>
      <w:r w:rsidR="00FA09A3">
        <w:t xml:space="preserve">for TMCF </w:t>
      </w:r>
      <w:r w:rsidR="00A22A11">
        <w:t>at the national level</w:t>
      </w:r>
      <w:r w:rsidR="00F526A5">
        <w:t xml:space="preserve">, where this ecosystem </w:t>
      </w:r>
      <w:r w:rsidR="00A22A11">
        <w:t>averages</w:t>
      </w:r>
      <w:r w:rsidR="00F526A5">
        <w:t xml:space="preserve"> 75.41 </w:t>
      </w:r>
      <w:r w:rsidR="00F526A5">
        <w:t>Mg ha</w:t>
      </w:r>
      <w:r w:rsidR="00F526A5" w:rsidRPr="003D324A">
        <w:rPr>
          <w:vertAlign w:val="superscript"/>
        </w:rPr>
        <w:t>-1</w:t>
      </w:r>
      <w:r w:rsidR="00A22A11">
        <w:t xml:space="preserve">. </w:t>
      </w:r>
      <w:r w:rsidR="00FA09A3">
        <w:t>I</w:t>
      </w:r>
      <w:r w:rsidR="00FC6F96">
        <w:t>t is possible that forests in the NMO have larger amounts of AGB than other TMCF in the country</w:t>
      </w:r>
      <w:r w:rsidR="00FA09A3">
        <w:t>, which could explain this discrepancy</w:t>
      </w:r>
      <w:r w:rsidR="00FC6F96">
        <w:t xml:space="preserve">. For instance, </w:t>
      </w:r>
      <w:r w:rsidR="00685751">
        <w:t>in agreement with the values we present here</w:t>
      </w:r>
      <w:r w:rsidR="00685751">
        <w:t xml:space="preserve">, </w:t>
      </w:r>
      <w:r w:rsidR="00FC6F96">
        <w:t xml:space="preserve">AGB measured in </w:t>
      </w:r>
      <w:r w:rsidR="00A319F7">
        <w:t xml:space="preserve">mature </w:t>
      </w:r>
      <w:r w:rsidR="005500FB">
        <w:t xml:space="preserve">TMCF in </w:t>
      </w:r>
      <w:r w:rsidR="00BF5C0C">
        <w:t xml:space="preserve">a location of the </w:t>
      </w:r>
      <w:r w:rsidR="005500FB">
        <w:t>NMO</w:t>
      </w:r>
      <w:r w:rsidR="006803A8">
        <w:t xml:space="preserve"> </w:t>
      </w:r>
      <w:r w:rsidR="00BF5C0C">
        <w:t>range</w:t>
      </w:r>
      <w:r w:rsidR="00A319F7">
        <w:t>s</w:t>
      </w:r>
      <w:r w:rsidR="00BF5C0C">
        <w:t xml:space="preserve"> from </w:t>
      </w:r>
      <w:r w:rsidR="00685751">
        <w:t>220</w:t>
      </w:r>
      <w:r w:rsidR="00BF5C0C">
        <w:t xml:space="preserve"> to </w:t>
      </w:r>
      <w:r w:rsidR="00685751">
        <w:t>413 Mg ha</w:t>
      </w:r>
      <w:r w:rsidR="00685751" w:rsidRPr="00685751">
        <w:rPr>
          <w:vertAlign w:val="superscript"/>
        </w:rPr>
        <w:t>-1</w:t>
      </w:r>
      <w:r w:rsidR="00A319F7">
        <w:rPr>
          <w:vertAlign w:val="superscript"/>
        </w:rPr>
        <w:t xml:space="preserve"> </w:t>
      </w:r>
      <w:r w:rsidR="00A319F7">
        <w:rPr>
          <w:vertAlign w:val="superscript"/>
        </w:rPr>
        <w:fldChar w:fldCharType="begin" w:fldLock="1"/>
      </w:r>
      <w:r w:rsidR="00A319F7">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A319F7">
        <w:rPr>
          <w:vertAlign w:val="superscript"/>
        </w:rPr>
        <w:fldChar w:fldCharType="separate"/>
      </w:r>
      <w:r w:rsidR="00A319F7" w:rsidRPr="00A319F7">
        <w:rPr>
          <w:noProof/>
        </w:rPr>
        <w:t>(Álvarez-Arteaga, García Calderón, Krasilnikov, &amp; García-Oliva, 2013)</w:t>
      </w:r>
      <w:r w:rsidR="00A319F7">
        <w:rPr>
          <w:vertAlign w:val="superscript"/>
        </w:rPr>
        <w:fldChar w:fldCharType="end"/>
      </w:r>
      <w:r w:rsidR="00FC6F96">
        <w:t xml:space="preserve">. In contrast, reports of AGB estimated in </w:t>
      </w:r>
      <w:r w:rsidR="00D955E4">
        <w:t xml:space="preserve">a </w:t>
      </w:r>
      <w:r w:rsidR="00FC6F96">
        <w:t>TMCF</w:t>
      </w:r>
      <w:r w:rsidR="00D955E4">
        <w:t xml:space="preserve"> in Hidalgo, Mexico, </w:t>
      </w:r>
      <w:r w:rsidR="00FC6F96">
        <w:t xml:space="preserve">found values of about </w:t>
      </w:r>
      <w:r w:rsidR="00D955E4">
        <w:t>29 Mg ha</w:t>
      </w:r>
      <w:r w:rsidR="00D955E4" w:rsidRPr="00D955E4">
        <w:rPr>
          <w:vertAlign w:val="superscript"/>
        </w:rPr>
        <w:t>-1</w:t>
      </w:r>
      <w:r w:rsidR="0029651B">
        <w:t xml:space="preserve"> on average, although they report sites with values reaching 100 Mg ha</w:t>
      </w:r>
      <w:r w:rsidR="0029651B" w:rsidRPr="0029651B">
        <w:rPr>
          <w:vertAlign w:val="superscript"/>
        </w:rPr>
        <w:t>-1</w:t>
      </w:r>
      <w:r w:rsidR="00A319F7">
        <w:rPr>
          <w:vertAlign w:val="superscript"/>
        </w:rPr>
        <w:fldChar w:fldCharType="begin" w:fldLock="1"/>
      </w:r>
      <w:r w:rsidR="00A319F7">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operties":{"noteIndex":0},"schema":"https://github.com/citation-style-language/schema/raw/master/csl-citation.json"}</w:instrText>
      </w:r>
      <w:r w:rsidR="00A319F7">
        <w:rPr>
          <w:vertAlign w:val="superscript"/>
        </w:rPr>
        <w:fldChar w:fldCharType="separate"/>
      </w:r>
      <w:r w:rsidR="00A319F7" w:rsidRPr="00A319F7">
        <w:rPr>
          <w:noProof/>
        </w:rPr>
        <w:t>(</w:t>
      </w:r>
      <w:proofErr w:type="spellStart"/>
      <w:r w:rsidR="00A319F7" w:rsidRPr="00A319F7">
        <w:rPr>
          <w:noProof/>
        </w:rPr>
        <w:t>Leija-Loredo</w:t>
      </w:r>
      <w:proofErr w:type="spellEnd"/>
      <w:r w:rsidR="00A319F7" w:rsidRPr="00A319F7">
        <w:rPr>
          <w:noProof/>
        </w:rPr>
        <w:t>, Pavón, Sánchez-González, Rodriguez-Laguna, &amp; Ángeles-Pérez, 2018)</w:t>
      </w:r>
      <w:r w:rsidR="00A319F7">
        <w:rPr>
          <w:vertAlign w:val="superscript"/>
        </w:rPr>
        <w:fldChar w:fldCharType="end"/>
      </w:r>
      <w:r w:rsidR="0029651B">
        <w:t xml:space="preserve">. </w:t>
      </w:r>
      <w:r w:rsidR="00F613CF">
        <w:t>Additionally,</w:t>
      </w:r>
      <w:r w:rsidR="00FA09A3">
        <w:t xml:space="preserve"> it</w:t>
      </w:r>
      <w:r w:rsidR="00FC6F96">
        <w:t xml:space="preserve"> 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w:t>
      </w:r>
      <w:r w:rsidR="00EE3607">
        <w:t xml:space="preserve">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w:t>
      </w:r>
      <w:r w:rsidR="00FC6F96">
        <w:t xml:space="preserve"> </w:t>
      </w:r>
      <w:r w:rsidR="00A23F07">
        <w:t>Here, w</w:t>
      </w:r>
      <w:r w:rsidR="00FC6F96">
        <w:t>e found that AGB</w:t>
      </w:r>
      <w:r w:rsidR="00FC6F96">
        <w:t xml:space="preserve"> average c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TMCF (247 Mg ha</w:t>
      </w:r>
      <w:r w:rsidR="00FC6F96" w:rsidRPr="003D324A">
        <w:rPr>
          <w:vertAlign w:val="superscript"/>
        </w:rPr>
        <w:t>-1</w:t>
      </w:r>
      <w:r w:rsidR="00FC6F96">
        <w:t>). In contrast, young forests (n= 62) show an average AGB of 151.69 Mg ha</w:t>
      </w:r>
      <w:r w:rsidR="00FC6F96" w:rsidRPr="003D324A">
        <w:rPr>
          <w:vertAlign w:val="superscript"/>
        </w:rPr>
        <w:t>-1</w:t>
      </w:r>
      <w:r w:rsidR="00FC6F96" w:rsidRPr="009B5EB1">
        <w:t>.</w:t>
      </w:r>
      <w:r w:rsidR="00FC6F96">
        <w:t xml:space="preserve"> Despite mature forests contain about twice as much AGB as young forests, they are less common. Thus, both forest types represent similar amounts of the total AGB measured in these sites. This probably holds true for other TMCF in the country given </w:t>
      </w:r>
      <w:r w:rsidR="00274A24">
        <w:t>54</w:t>
      </w:r>
      <w:r w:rsidR="00FC6F96">
        <w:t xml:space="preserve">% of this </w:t>
      </w:r>
      <w:r w:rsidR="006E6EFF">
        <w:t xml:space="preserve">ecosystem </w:t>
      </w:r>
      <w:r w:rsidR="00FC6F96">
        <w:t>is in a process of secondary succession (CONAFOR).</w:t>
      </w:r>
    </w:p>
    <w:p w14:paraId="5F584D67" w14:textId="293FF75F" w:rsidR="009B3484" w:rsidRDefault="006E6EFF" w:rsidP="006E6EFF">
      <w:pPr>
        <w:ind w:firstLine="720"/>
      </w:pPr>
      <w:r>
        <w:t>Several reasons c</w:t>
      </w:r>
      <w:r w:rsidR="00C83491">
        <w:t xml:space="preserve">ould explain the </w:t>
      </w:r>
      <w:r w:rsidR="00B03BDF">
        <w:t xml:space="preserve">discrepancies found between </w:t>
      </w:r>
      <w:r>
        <w:t xml:space="preserve">AGB </w:t>
      </w:r>
      <w:r w:rsidR="00B03BDF">
        <w:t>estimates in TMCF</w:t>
      </w:r>
      <w:r w:rsidR="00663BB3">
        <w:t xml:space="preserve"> within Mexico and around the world</w:t>
      </w:r>
      <w:r>
        <w:t xml:space="preserve">. </w:t>
      </w:r>
      <w:r w:rsidR="00C83491">
        <w:t>First, the natural variation within this ecosystem given by forest composition and environmental variables</w:t>
      </w:r>
      <w:r w:rsidR="00B62CB2">
        <w:t xml:space="preserve"> such as elevation, </w:t>
      </w:r>
      <w:r w:rsidR="00ED39C5">
        <w:t>precipitation,</w:t>
      </w:r>
      <w:r w:rsidR="00B62CB2">
        <w:t xml:space="preserve"> and soil nutrients (refs)</w:t>
      </w:r>
      <w:r w:rsidR="00C83491">
        <w:t>. Second, the age of forest stands selected</w:t>
      </w:r>
      <w:r w:rsidR="00B62CB2">
        <w:t xml:space="preserve"> for study</w:t>
      </w:r>
      <w:r w:rsidR="00C83491">
        <w:t xml:space="preserve">, </w:t>
      </w:r>
      <w:r w:rsidR="00B62CB2">
        <w:t xml:space="preserve">as well as the effect of </w:t>
      </w:r>
      <w:r w:rsidR="00C83491">
        <w:t>forest management and the amount of forest disturbance present in each site</w:t>
      </w:r>
      <w:r w:rsidR="00B62CB2">
        <w:t xml:space="preserve"> (refs)</w:t>
      </w:r>
      <w:r w:rsidR="00C83491">
        <w:t xml:space="preserve">. Third, </w:t>
      </w:r>
      <w:r w:rsidR="00B62CB2">
        <w:t>biases in site selection for doing fieldwork, for instance, towards forests found in gentler slopes (</w:t>
      </w:r>
      <w:proofErr w:type="spellStart"/>
      <w:r w:rsidR="00B62CB2">
        <w:t>Malhi</w:t>
      </w:r>
      <w:proofErr w:type="spellEnd"/>
      <w:r w:rsidR="00B62CB2">
        <w:t xml:space="preserve">, </w:t>
      </w:r>
      <w:proofErr w:type="spellStart"/>
      <w:r w:rsidR="00B62CB2">
        <w:t>Spracklen</w:t>
      </w:r>
      <w:proofErr w:type="spellEnd"/>
      <w:r w:rsidR="00B62CB2">
        <w:t>).</w:t>
      </w:r>
      <w:r w:rsidR="00C83491">
        <w:t xml:space="preserve"> </w:t>
      </w:r>
      <w:r w:rsidR="00B62CB2">
        <w:t>Fourth, t</w:t>
      </w:r>
      <w:r w:rsidR="00C73C77">
        <w:t>he allometric equations used for estimating AGB</w:t>
      </w:r>
      <w:r w:rsidR="006D68FC">
        <w:t>. D</w:t>
      </w:r>
      <w:r w:rsidR="00CC0227">
        <w:t xml:space="preserve">espite </w:t>
      </w:r>
      <w:r w:rsidR="00A930E0">
        <w:t xml:space="preserve">research has found that </w:t>
      </w:r>
      <w:r w:rsidR="00CC0227">
        <w:t xml:space="preserve">different models usually yield </w:t>
      </w:r>
      <w:proofErr w:type="gramStart"/>
      <w:r w:rsidR="00CC0227">
        <w:t>similar results</w:t>
      </w:r>
      <w:proofErr w:type="gramEnd"/>
      <w:r w:rsidR="00CC0227">
        <w:t xml:space="preserve"> (refs), </w:t>
      </w:r>
      <w:r w:rsidR="00A930E0">
        <w:t xml:space="preserve">all allometric equations have some associated error because they </w:t>
      </w:r>
      <w:r w:rsidR="0008455D">
        <w:t>are calculated with a finite sample of trees</w:t>
      </w:r>
      <w:r w:rsidR="006D68FC">
        <w:t xml:space="preserve">. This error can be exponentiated </w:t>
      </w:r>
      <w:r w:rsidR="006D68FC" w:rsidRPr="006D68FC">
        <w:t>if tree</w:t>
      </w:r>
      <w:r w:rsidR="006D68FC">
        <w:t>s</w:t>
      </w:r>
      <w:r w:rsidR="006D68FC" w:rsidRPr="006D68FC">
        <w:t xml:space="preserve"> whose biomass is to be </w:t>
      </w:r>
      <w:r w:rsidR="006D68FC">
        <w:t>estimated</w:t>
      </w:r>
      <w:r w:rsidR="006D68FC" w:rsidRPr="006D68FC">
        <w:t xml:space="preserve"> ha</w:t>
      </w:r>
      <w:r w:rsidR="006D68FC">
        <w:t>ve</w:t>
      </w:r>
      <w:r w:rsidR="006D68FC" w:rsidRPr="006D68FC">
        <w:t xml:space="preserve"> attributes outside the limits used to calculate the </w:t>
      </w:r>
      <w:r w:rsidR="006D68FC">
        <w:t xml:space="preserve">allometric </w:t>
      </w:r>
      <w:r w:rsidR="006D68FC" w:rsidRPr="006D68FC">
        <w:t>equation</w:t>
      </w:r>
      <w:r w:rsidR="00294BAC">
        <w:t xml:space="preserve"> (</w:t>
      </w:r>
      <w:proofErr w:type="gramStart"/>
      <w:r w:rsidR="00294BAC">
        <w:t>e.g.</w:t>
      </w:r>
      <w:proofErr w:type="gramEnd"/>
      <w:r w:rsidR="00294BAC">
        <w:t xml:space="preserve"> if DBH is larger than the highest DBH used for </w:t>
      </w:r>
      <w:r w:rsidR="0053302C">
        <w:t>deriving</w:t>
      </w:r>
      <w:r w:rsidR="00294BAC">
        <w:t xml:space="preserve"> the equation)</w:t>
      </w:r>
      <w:r w:rsidR="006D68FC">
        <w:t>.</w:t>
      </w:r>
      <w:r w:rsidR="004171D1">
        <w:t xml:space="preserve"> Finally, plot size can play a role in </w:t>
      </w:r>
      <w:r w:rsidR="0091044D">
        <w:t xml:space="preserve">AGB estimates because biomass density is reported in hectares but often measured at smaller spatial scales, thus, extrapolating values from small plots with very large trees can result in an overestimated AGB (refs). </w:t>
      </w:r>
      <w:r w:rsidR="005651E1">
        <w:t xml:space="preserve">Here, we approached these challenges </w:t>
      </w:r>
      <w:r w:rsidR="0053302C">
        <w:t xml:space="preserve">by (1) </w:t>
      </w:r>
      <w:r w:rsidR="005651E1">
        <w:t xml:space="preserve">analyzing AGB patterns across environmental gradients, </w:t>
      </w:r>
      <w:r w:rsidR="0053302C">
        <w:t xml:space="preserve">(2) </w:t>
      </w:r>
      <w:r w:rsidR="005651E1">
        <w:t xml:space="preserve">calculating the successional stage of all plots analyzed, </w:t>
      </w:r>
      <w:r w:rsidR="0053302C">
        <w:t xml:space="preserve">(3) </w:t>
      </w:r>
      <w:r w:rsidR="005651E1">
        <w:t xml:space="preserve">using a structured sampling design covering a wide spectrum of slope steepness, </w:t>
      </w:r>
      <w:r w:rsidR="0053302C">
        <w:t xml:space="preserve">(4) </w:t>
      </w:r>
      <w:r w:rsidR="005651E1">
        <w:t>using allometric equations explicitly design</w:t>
      </w:r>
      <w:r w:rsidR="0053302C">
        <w:t>ed</w:t>
      </w:r>
      <w:r w:rsidR="005651E1">
        <w:t xml:space="preserve"> for the trees and ecosystem under study and complementing with a well-tested generic equation, and </w:t>
      </w:r>
      <w:r w:rsidR="0053302C">
        <w:t xml:space="preserve">(4) </w:t>
      </w:r>
      <w:r w:rsidR="005651E1">
        <w:t>using a nested sampling design with which we averaged AGB</w:t>
      </w:r>
      <w:r w:rsidR="00F96906">
        <w:t xml:space="preserve"> measured at four plots established in a one-hectare site in order to diminish scale-dependent errors. </w:t>
      </w:r>
      <w:r w:rsidR="0091044D">
        <w:t xml:space="preserve">  </w:t>
      </w:r>
    </w:p>
    <w:p w14:paraId="2024D51B" w14:textId="3D4FD546" w:rsidR="00290DAF" w:rsidRPr="00F526A5" w:rsidRDefault="00DC23C1">
      <w:r>
        <w:tab/>
        <w:t xml:space="preserve">The </w:t>
      </w:r>
      <w:r w:rsidR="00146C9B">
        <w:t xml:space="preserve">forest structural attribute that better explains the </w:t>
      </w:r>
      <w:r>
        <w:t xml:space="preserve">large magnitude of AGB 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AD7B6D">
        <w:t>, w</w:t>
      </w:r>
      <w:r w:rsidR="00EB7121">
        <w:t>h</w:t>
      </w:r>
      <w:r w:rsidR="00AD7B6D">
        <w:t>ere tree height has shown a closer relationship to AGB</w:t>
      </w:r>
      <w:r w:rsidR="00EB7121">
        <w:t xml:space="preserve"> (refs, </w:t>
      </w:r>
      <w:proofErr w:type="spellStart"/>
      <w:r w:rsidR="00EB7121">
        <w:t>asner</w:t>
      </w:r>
      <w:proofErr w:type="spellEnd"/>
      <w:r w:rsidR="00EB7121">
        <w:t>, others), but coincides with studies in African (others?) TMCF where basal area and the density of largest trees seem to control AGB patterns</w:t>
      </w:r>
      <w:r w:rsidR="00844F02">
        <w:t xml:space="preserve"> (</w:t>
      </w:r>
      <w:proofErr w:type="spellStart"/>
      <w:r w:rsidR="00844F02">
        <w:t>cuni</w:t>
      </w:r>
      <w:proofErr w:type="spellEnd"/>
      <w:r w:rsidR="00844F02">
        <w:t>)</w:t>
      </w:r>
      <w:r w:rsidR="00EB7121">
        <w:t>.</w:t>
      </w:r>
      <w:r w:rsidR="00844F02">
        <w:t xml:space="preserve"> </w:t>
      </w:r>
      <w:r w:rsidR="00E86982">
        <w:t xml:space="preserve">Tree density is the main driver of AGB in some tropical forests in X, but this is not the case for TMCF in the </w:t>
      </w:r>
      <w:r w:rsidR="00015B65">
        <w:t xml:space="preserve">studied </w:t>
      </w:r>
      <w:r w:rsidR="00E86982">
        <w:t xml:space="preserve">area where </w:t>
      </w:r>
      <w:r w:rsidR="00015B65">
        <w:t>sites with the highest density of trees are not the ones showing higher AGB, nor is the case for TMCF in general, that show lower stem density and greater gaps than their lowland counterparts (REFS).</w:t>
      </w:r>
      <w:r w:rsidR="00F2533A">
        <w:t xml:space="preserve"> </w:t>
      </w:r>
      <w:r w:rsidR="00FF1487">
        <w:t xml:space="preserve">As in </w:t>
      </w:r>
      <w:r w:rsidR="00F2533A">
        <w:t>African TMCF</w:t>
      </w:r>
      <w:r w:rsidR="00FF1487">
        <w:t xml:space="preserve">, </w:t>
      </w:r>
      <w:r w:rsidR="00F2533A">
        <w:t xml:space="preserve">large tree density </w:t>
      </w:r>
      <w:r w:rsidR="00FF1487">
        <w:t>is a large contributor to total</w:t>
      </w:r>
      <w:r w:rsidR="00F2533A">
        <w:t xml:space="preserve"> AGB.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p>
    <w:p w14:paraId="277C2C0D" w14:textId="547C4003" w:rsidR="001F4B95" w:rsidRDefault="001F4B95">
      <w:pPr>
        <w:rPr>
          <w:b/>
          <w:bCs/>
        </w:rPr>
      </w:pPr>
    </w:p>
    <w:p w14:paraId="6A9C7C24" w14:textId="4D1E13BE"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319F7">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w:instrText>
      </w:r>
      <w:r w:rsidR="00A319F7" w:rsidRPr="00A319F7">
        <w:rPr>
          <w:rFonts w:ascii="Times New Roman" w:hAnsi="Times New Roman" w:cs="Times New Roman"/>
          <w:sz w:val="24"/>
          <w:szCs w:val="24"/>
          <w:lang w:val="es-MX"/>
        </w:rPr>
        <w:instrText>":"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5DA7F6BF" w14:textId="606DAD41"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w:t>
      </w:r>
      <w:proofErr w:type="gramStart"/>
      <w:r>
        <w:t>large amounts</w:t>
      </w:r>
      <w:proofErr w:type="gramEnd"/>
      <w:r>
        <w:t xml:space="preserve">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60F90FF3" w:rsidR="006233E5" w:rsidRDefault="006233E5" w:rsidP="00F40B08">
      <w:pPr>
        <w:pStyle w:val="Prrafodelista"/>
        <w:numPr>
          <w:ilvl w:val="0"/>
          <w:numId w:val="3"/>
        </w:numPr>
      </w:pPr>
      <w:r>
        <w:t>Relationship between AGB and slope is very weak although it always appears in the multiple regression models</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1A96"/>
    <w:rsid w:val="00084241"/>
    <w:rsid w:val="0008455D"/>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A5C"/>
    <w:rsid w:val="00143E95"/>
    <w:rsid w:val="00146C9B"/>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F1ECC"/>
    <w:rsid w:val="001F2367"/>
    <w:rsid w:val="001F241B"/>
    <w:rsid w:val="001F34D1"/>
    <w:rsid w:val="001F4B95"/>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21A4"/>
    <w:rsid w:val="002647BE"/>
    <w:rsid w:val="00267417"/>
    <w:rsid w:val="002704B2"/>
    <w:rsid w:val="00270F3E"/>
    <w:rsid w:val="00274A24"/>
    <w:rsid w:val="00275C31"/>
    <w:rsid w:val="00282B16"/>
    <w:rsid w:val="002842B6"/>
    <w:rsid w:val="002874FF"/>
    <w:rsid w:val="00290DAF"/>
    <w:rsid w:val="00292F9C"/>
    <w:rsid w:val="0029374D"/>
    <w:rsid w:val="00294BAC"/>
    <w:rsid w:val="002956E5"/>
    <w:rsid w:val="0029651B"/>
    <w:rsid w:val="00296D9D"/>
    <w:rsid w:val="0029719A"/>
    <w:rsid w:val="002A0543"/>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05E64"/>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2A14"/>
    <w:rsid w:val="003A3660"/>
    <w:rsid w:val="003A4011"/>
    <w:rsid w:val="003A53AF"/>
    <w:rsid w:val="003A66C9"/>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1C8A"/>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171D1"/>
    <w:rsid w:val="004243B7"/>
    <w:rsid w:val="004268ED"/>
    <w:rsid w:val="00431E81"/>
    <w:rsid w:val="004351AC"/>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4C4"/>
    <w:rsid w:val="00502BAD"/>
    <w:rsid w:val="00507854"/>
    <w:rsid w:val="00510FA9"/>
    <w:rsid w:val="00511A1B"/>
    <w:rsid w:val="00513A47"/>
    <w:rsid w:val="00514E38"/>
    <w:rsid w:val="00514FDF"/>
    <w:rsid w:val="005206CF"/>
    <w:rsid w:val="00521264"/>
    <w:rsid w:val="00521D5D"/>
    <w:rsid w:val="005253DF"/>
    <w:rsid w:val="00530B74"/>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3651"/>
    <w:rsid w:val="00645C2E"/>
    <w:rsid w:val="006460FA"/>
    <w:rsid w:val="00650B6A"/>
    <w:rsid w:val="00651389"/>
    <w:rsid w:val="00652431"/>
    <w:rsid w:val="006554A1"/>
    <w:rsid w:val="00663BB3"/>
    <w:rsid w:val="006660A7"/>
    <w:rsid w:val="006669C3"/>
    <w:rsid w:val="00666CEE"/>
    <w:rsid w:val="00671C80"/>
    <w:rsid w:val="00675792"/>
    <w:rsid w:val="006802C9"/>
    <w:rsid w:val="006803A8"/>
    <w:rsid w:val="00680A64"/>
    <w:rsid w:val="00683A74"/>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786"/>
    <w:rsid w:val="006C4896"/>
    <w:rsid w:val="006C5E68"/>
    <w:rsid w:val="006C6F73"/>
    <w:rsid w:val="006D1B7B"/>
    <w:rsid w:val="006D1CD6"/>
    <w:rsid w:val="006D37FB"/>
    <w:rsid w:val="006D39A0"/>
    <w:rsid w:val="006D5BFC"/>
    <w:rsid w:val="006D66C1"/>
    <w:rsid w:val="006D68FC"/>
    <w:rsid w:val="006D748E"/>
    <w:rsid w:val="006E3054"/>
    <w:rsid w:val="006E5D26"/>
    <w:rsid w:val="006E6EFF"/>
    <w:rsid w:val="006E78A9"/>
    <w:rsid w:val="006F0BD5"/>
    <w:rsid w:val="006F515E"/>
    <w:rsid w:val="006F746E"/>
    <w:rsid w:val="007031A0"/>
    <w:rsid w:val="00703F2A"/>
    <w:rsid w:val="0070419E"/>
    <w:rsid w:val="007075A0"/>
    <w:rsid w:val="00712031"/>
    <w:rsid w:val="0071486E"/>
    <w:rsid w:val="007155EC"/>
    <w:rsid w:val="0072067B"/>
    <w:rsid w:val="007222FB"/>
    <w:rsid w:val="007235D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C1C"/>
    <w:rsid w:val="0091044D"/>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19F7"/>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74D97"/>
    <w:rsid w:val="00A80A61"/>
    <w:rsid w:val="00A80C1D"/>
    <w:rsid w:val="00A85DD8"/>
    <w:rsid w:val="00A9097A"/>
    <w:rsid w:val="00A90C28"/>
    <w:rsid w:val="00A9106E"/>
    <w:rsid w:val="00A9187E"/>
    <w:rsid w:val="00A930E0"/>
    <w:rsid w:val="00A94203"/>
    <w:rsid w:val="00A964E1"/>
    <w:rsid w:val="00A97BF9"/>
    <w:rsid w:val="00AA6C78"/>
    <w:rsid w:val="00AA77E2"/>
    <w:rsid w:val="00AB4B35"/>
    <w:rsid w:val="00AB4CBF"/>
    <w:rsid w:val="00AB5FB4"/>
    <w:rsid w:val="00AB6841"/>
    <w:rsid w:val="00AB6DD6"/>
    <w:rsid w:val="00AB7073"/>
    <w:rsid w:val="00AB7D92"/>
    <w:rsid w:val="00AC34F0"/>
    <w:rsid w:val="00AD0F17"/>
    <w:rsid w:val="00AD1844"/>
    <w:rsid w:val="00AD1D6E"/>
    <w:rsid w:val="00AD2275"/>
    <w:rsid w:val="00AD2B7D"/>
    <w:rsid w:val="00AD5E23"/>
    <w:rsid w:val="00AD65E2"/>
    <w:rsid w:val="00AD6677"/>
    <w:rsid w:val="00AD7B6D"/>
    <w:rsid w:val="00AE349C"/>
    <w:rsid w:val="00AE3C93"/>
    <w:rsid w:val="00AE5137"/>
    <w:rsid w:val="00AE59CA"/>
    <w:rsid w:val="00AF2DD0"/>
    <w:rsid w:val="00AF5226"/>
    <w:rsid w:val="00AF5B8C"/>
    <w:rsid w:val="00AF5C8E"/>
    <w:rsid w:val="00B00F5D"/>
    <w:rsid w:val="00B01785"/>
    <w:rsid w:val="00B03BDF"/>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2CB2"/>
    <w:rsid w:val="00B65E6C"/>
    <w:rsid w:val="00B66E71"/>
    <w:rsid w:val="00B72679"/>
    <w:rsid w:val="00B76ADA"/>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E7D15"/>
    <w:rsid w:val="00BF5C0C"/>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3C77"/>
    <w:rsid w:val="00C74AC1"/>
    <w:rsid w:val="00C74AD8"/>
    <w:rsid w:val="00C750E8"/>
    <w:rsid w:val="00C75129"/>
    <w:rsid w:val="00C83491"/>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C23C1"/>
    <w:rsid w:val="00DC69AF"/>
    <w:rsid w:val="00DD2385"/>
    <w:rsid w:val="00DD389F"/>
    <w:rsid w:val="00DE3089"/>
    <w:rsid w:val="00DE3370"/>
    <w:rsid w:val="00DE6399"/>
    <w:rsid w:val="00DF2185"/>
    <w:rsid w:val="00DF2308"/>
    <w:rsid w:val="00DF2D08"/>
    <w:rsid w:val="00DF2DCF"/>
    <w:rsid w:val="00DF309C"/>
    <w:rsid w:val="00DF447D"/>
    <w:rsid w:val="00DF4556"/>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338DC"/>
    <w:rsid w:val="00E422E7"/>
    <w:rsid w:val="00E429AD"/>
    <w:rsid w:val="00E4509E"/>
    <w:rsid w:val="00E462DB"/>
    <w:rsid w:val="00E51C05"/>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7042"/>
    <w:rsid w:val="00EF01A3"/>
    <w:rsid w:val="00EF5C9D"/>
    <w:rsid w:val="00EF7316"/>
    <w:rsid w:val="00F05305"/>
    <w:rsid w:val="00F20EB7"/>
    <w:rsid w:val="00F2120F"/>
    <w:rsid w:val="00F2533A"/>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26A5"/>
    <w:rsid w:val="00F5403C"/>
    <w:rsid w:val="00F540CF"/>
    <w:rsid w:val="00F56ECE"/>
    <w:rsid w:val="00F613CF"/>
    <w:rsid w:val="00F65744"/>
    <w:rsid w:val="00F66BB2"/>
    <w:rsid w:val="00F70EE6"/>
    <w:rsid w:val="00F7161F"/>
    <w:rsid w:val="00F7236D"/>
    <w:rsid w:val="00F73583"/>
    <w:rsid w:val="00F74137"/>
    <w:rsid w:val="00F75EBD"/>
    <w:rsid w:val="00F8549D"/>
    <w:rsid w:val="00F924F6"/>
    <w:rsid w:val="00F927A4"/>
    <w:rsid w:val="00F95F87"/>
    <w:rsid w:val="00F96906"/>
    <w:rsid w:val="00F9711C"/>
    <w:rsid w:val="00FA07DD"/>
    <w:rsid w:val="00FA09A3"/>
    <w:rsid w:val="00FA0CDC"/>
    <w:rsid w:val="00FA3E68"/>
    <w:rsid w:val="00FA40CD"/>
    <w:rsid w:val="00FA416C"/>
    <w:rsid w:val="00FA4794"/>
    <w:rsid w:val="00FB0A47"/>
    <w:rsid w:val="00FB1F9B"/>
    <w:rsid w:val="00FC20BA"/>
    <w:rsid w:val="00FC40CF"/>
    <w:rsid w:val="00FC56C4"/>
    <w:rsid w:val="00FC6DCB"/>
    <w:rsid w:val="00FC6F96"/>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87"/>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0</TotalTime>
  <Pages>35</Pages>
  <Words>23067</Words>
  <Characters>131483</Characters>
  <Application>Microsoft Office Word</Application>
  <DocSecurity>0</DocSecurity>
  <Lines>1095</Lines>
  <Paragraphs>3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59</cp:revision>
  <dcterms:created xsi:type="dcterms:W3CDTF">2022-02-09T04:05:00Z</dcterms:created>
  <dcterms:modified xsi:type="dcterms:W3CDTF">2022-03-24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